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1D2B0BDD" w14:textId="77777777" w:rsidR="00F9444C" w:rsidRDefault="001D0FA5">
          <w:pPr>
            <w:pStyle w:val="NoSpacing"/>
          </w:pPr>
          <w:r>
            <w:t>Your Name</w:t>
          </w:r>
        </w:p>
      </w:sdtContent>
    </w:sdt>
    <w:p w14:paraId="1772DF73" w14:textId="77777777" w:rsidR="00E614DD" w:rsidRDefault="00C5065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2CF3012A" w14:textId="77777777" w:rsidR="00E614DD" w:rsidRDefault="00C50652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1807F8E" w14:textId="77777777" w:rsidR="00E614DD" w:rsidRDefault="00C50652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39AA0F27" w14:textId="77777777" w:rsidR="00E85336" w:rsidRDefault="001D0FA5">
      <w:pPr>
        <w:pStyle w:val="Title"/>
      </w:pPr>
      <w:r>
        <w:t>Movie Review</w:t>
      </w:r>
      <w:r w:rsidR="00691EC1">
        <w:t xml:space="preserve">: </w:t>
      </w:r>
      <w:r>
        <w:t>The Master</w:t>
      </w:r>
    </w:p>
    <w:p w14:paraId="4C141739" w14:textId="670F97B4" w:rsidR="006B6BF3" w:rsidRDefault="001D0FA5" w:rsidP="00E85336">
      <w:r>
        <w:t xml:space="preserve">The Master is </w:t>
      </w:r>
      <w:r w:rsidR="00650E03">
        <w:t xml:space="preserve">a </w:t>
      </w:r>
      <w:r>
        <w:t xml:space="preserve">psychological </w:t>
      </w:r>
      <w:r w:rsidR="00650E03">
        <w:t xml:space="preserve">American </w:t>
      </w:r>
      <w:r>
        <w:t xml:space="preserve">film </w:t>
      </w:r>
      <w:r w:rsidR="00E26CFA">
        <w:t>released in</w:t>
      </w:r>
      <w:r>
        <w:t xml:space="preserve"> 2012 which is written, co-produced and directed </w:t>
      </w:r>
      <w:r w:rsidR="00044134">
        <w:t xml:space="preserve">by </w:t>
      </w:r>
      <w:r w:rsidR="00E453C5">
        <w:t xml:space="preserve">Paul Thomas Anderson. </w:t>
      </w:r>
      <w:r w:rsidR="00650E03">
        <w:t>The</w:t>
      </w:r>
      <w:r w:rsidR="008F0FB0">
        <w:t xml:space="preserve"> story</w:t>
      </w:r>
      <w:r w:rsidR="004C2FA2">
        <w:t xml:space="preserve"> surrounds </w:t>
      </w:r>
      <w:r w:rsidR="008F0FB0">
        <w:t xml:space="preserve">between two characters </w:t>
      </w:r>
      <w:r w:rsidR="004C2FA2">
        <w:t xml:space="preserve">the </w:t>
      </w:r>
      <w:r w:rsidR="00601420">
        <w:t xml:space="preserve">navy veteran </w:t>
      </w:r>
      <w:r w:rsidR="00F40003">
        <w:t xml:space="preserve">Freddie's </w:t>
      </w:r>
      <w:r w:rsidR="00630993">
        <w:t xml:space="preserve">who meets with the religious movement </w:t>
      </w:r>
      <w:r w:rsidR="002F6C7E">
        <w:t xml:space="preserve">‘The Cause’ </w:t>
      </w:r>
      <w:r w:rsidR="00630993">
        <w:t xml:space="preserve">leader </w:t>
      </w:r>
      <w:r w:rsidR="00F40003">
        <w:t>Lancaster Dodd</w:t>
      </w:r>
      <w:r w:rsidR="008F0FB0">
        <w:t xml:space="preserve"> after his return from WWII</w:t>
      </w:r>
      <w:r w:rsidR="00F40003">
        <w:t xml:space="preserve">. Freddie joined the religious leader </w:t>
      </w:r>
      <w:r w:rsidR="00C33D79">
        <w:t>and traveled with his family across the Eastern Coast and spread the religious teachings.</w:t>
      </w:r>
    </w:p>
    <w:p w14:paraId="39CBB2A9" w14:textId="77777777" w:rsidR="00787DEE" w:rsidRDefault="001D0FA5" w:rsidP="00E85336">
      <w:r>
        <w:t xml:space="preserve">After fighting the war Naval Veteran Freddie </w:t>
      </w:r>
      <w:r w:rsidR="006A6BD3">
        <w:t>came home uncertain and unsure about his future he meets with the religious lead</w:t>
      </w:r>
      <w:bookmarkStart w:id="0" w:name="_GoBack"/>
      <w:bookmarkEnd w:id="0"/>
      <w:r w:rsidR="006A6BD3">
        <w:t>er Lancaster Dodd</w:t>
      </w:r>
      <w:r w:rsidR="00ED1B7A">
        <w:t xml:space="preserve"> who accepts him and he joined</w:t>
      </w:r>
      <w:r w:rsidR="00F40003">
        <w:t xml:space="preserve"> </w:t>
      </w:r>
      <w:r w:rsidR="00ED1B7A">
        <w:t xml:space="preserve">his wing. </w:t>
      </w:r>
      <w:r w:rsidR="0023732D">
        <w:t xml:space="preserve">This film has a relationship </w:t>
      </w:r>
      <w:r w:rsidR="00FE4DAF">
        <w:t xml:space="preserve">with both a belief system and Scientology </w:t>
      </w:r>
      <w:r w:rsidR="000D2009">
        <w:t>although Paul Anderson denied that this movie is based on religion</w:t>
      </w:r>
      <w:r w:rsidR="00944219">
        <w:t xml:space="preserve">. However, the co-producer and writer of the movie said that </w:t>
      </w:r>
      <w:r w:rsidR="008E55B9">
        <w:t xml:space="preserve">this movie is inspired partially from Scientology. </w:t>
      </w:r>
      <w:r w:rsidR="00923727">
        <w:t>Although, it is observed in the movie that it features various techniques of religion</w:t>
      </w:r>
      <w:r w:rsidR="00CD73AF">
        <w:fldChar w:fldCharType="begin"/>
      </w:r>
      <w:r w:rsidR="00CD73AF">
        <w:instrText xml:space="preserve"> ADDIN ZOTERO_ITEM CSL_CITATION {"citationID":"xPzB7Dz8","properties":{"formattedCitation":"({\\i{}THE MASTER Review. THE MASTER Stars Joaquin Phoenix, Philip Seymour Hoffman, and Amy Adams | Collider})","plainCitation":"(THE MASTER Review. THE MASTER Stars Joaquin Phoenix, Philip Seymour Hoffman, and Amy Adams | Collider)","noteIndex":0},"citationItems":[{"id":537,"uris":["http://zotero.org/users/local/vDOrLj7p/items/LGY9CHSI"],"uri":["http://zotero.org/users/local/vDOrLj7p/items/LGY9CHSI"],"itemData":{"id":537,"type":"webpage","title":"THE MASTER Review. THE MASTER Stars Joaquin Phoenix, Philip Seymour Hoffman, and Amy Adams | Collider","URL":"https://collider.com/the-master-review/","accessed":{"date-parts":[["2019",12,3]]}}}],"schema":"https://github.com/citation-style-language/schema/raw/master/csl-citation.json"} </w:instrText>
      </w:r>
      <w:r w:rsidR="00CD73AF">
        <w:fldChar w:fldCharType="separate"/>
      </w:r>
      <w:r w:rsidR="00CD73AF" w:rsidRPr="00CD73AF">
        <w:rPr>
          <w:rFonts w:ascii="Times New Roman" w:hAnsi="Times New Roman" w:cs="Times New Roman"/>
        </w:rPr>
        <w:t>(</w:t>
      </w:r>
      <w:r w:rsidR="00CD73AF" w:rsidRPr="00CD73AF">
        <w:rPr>
          <w:rFonts w:ascii="Times New Roman" w:hAnsi="Times New Roman" w:cs="Times New Roman"/>
          <w:i/>
          <w:iCs/>
        </w:rPr>
        <w:t>THE MASTER Review. THE MASTER Stars Joaquin Phoenix, Philip Seymour Hoffman, and Amy Adams | Collider</w:t>
      </w:r>
      <w:r w:rsidR="00CD73AF" w:rsidRPr="00CD73AF">
        <w:rPr>
          <w:rFonts w:ascii="Times New Roman" w:hAnsi="Times New Roman" w:cs="Times New Roman"/>
        </w:rPr>
        <w:t>)</w:t>
      </w:r>
      <w:r w:rsidR="00CD73AF">
        <w:fldChar w:fldCharType="end"/>
      </w:r>
      <w:r w:rsidR="00923727">
        <w:t xml:space="preserve">. </w:t>
      </w:r>
      <w:r w:rsidR="00F725CD">
        <w:t xml:space="preserve">Freddie </w:t>
      </w:r>
      <w:r w:rsidR="005D1F41">
        <w:t xml:space="preserve">was the disturbed sailor he was even not the right person </w:t>
      </w:r>
      <w:r w:rsidR="00EF5399">
        <w:t xml:space="preserve">before he left for </w:t>
      </w:r>
      <w:r w:rsidR="00CD73AF">
        <w:t>World War</w:t>
      </w:r>
      <w:r w:rsidR="00EF5399">
        <w:t xml:space="preserve"> II.</w:t>
      </w:r>
      <w:r w:rsidR="00F725CD">
        <w:t xml:space="preserve"> </w:t>
      </w:r>
      <w:r w:rsidR="00E75086">
        <w:t xml:space="preserve">His alcohol addiction and violent temper </w:t>
      </w:r>
      <w:r w:rsidR="002563AC">
        <w:t xml:space="preserve">stop him from keeping </w:t>
      </w:r>
      <w:r w:rsidR="00B30DB2">
        <w:t>his</w:t>
      </w:r>
      <w:r w:rsidR="002563AC">
        <w:t xml:space="preserve"> job</w:t>
      </w:r>
      <w:r w:rsidR="001A7377">
        <w:t xml:space="preserve"> and he ended up in leaving on the ship</w:t>
      </w:r>
      <w:r w:rsidR="002563AC">
        <w:t xml:space="preserve">. </w:t>
      </w:r>
      <w:r w:rsidR="001A7377">
        <w:t>On the board, he found the charismatic personality Lancaster Dodd</w:t>
      </w:r>
      <w:r w:rsidR="00C022A8">
        <w:t xml:space="preserve"> who was the founder of ‘The Cause’ religious movement</w:t>
      </w:r>
      <w:r w:rsidR="00912D22">
        <w:t xml:space="preserve"> this movement helps people </w:t>
      </w:r>
      <w:r w:rsidR="00ED7884">
        <w:t xml:space="preserve">to free themselves from the </w:t>
      </w:r>
      <w:r w:rsidR="008533C8">
        <w:t xml:space="preserve">past emotional pain. </w:t>
      </w:r>
      <w:r w:rsidR="00C85A57">
        <w:t>Freddie was inspired by the work of Dodd</w:t>
      </w:r>
      <w:r w:rsidR="000B450C">
        <w:t xml:space="preserve"> and accepted him as the mentor </w:t>
      </w:r>
      <w:r w:rsidR="00D46ADC">
        <w:lastRenderedPageBreak/>
        <w:t xml:space="preserve">although they both have opposite personalities. </w:t>
      </w:r>
      <w:r w:rsidR="009014F7">
        <w:t xml:space="preserve">Dodd calmed the tortured mind of Freddie </w:t>
      </w:r>
      <w:r w:rsidR="007B295E">
        <w:t xml:space="preserve">but both characters scream on each other </w:t>
      </w:r>
      <w:r w:rsidR="00AC1D96">
        <w:t>and occasionally lose their control and become violent.</w:t>
      </w:r>
    </w:p>
    <w:p w14:paraId="5691C5C6" w14:textId="77777777" w:rsidR="00E614DD" w:rsidRDefault="001D0FA5" w:rsidP="00E85336">
      <w:r>
        <w:t xml:space="preserve">Paul Anderson criticizes the controversial religion in The Master </w:t>
      </w:r>
      <w:r w:rsidR="0083343C">
        <w:t xml:space="preserve">film, ‘The Cause’ </w:t>
      </w:r>
      <w:r w:rsidR="00202114">
        <w:t xml:space="preserve">is the gateway to observe people on how they could complement one another and ends </w:t>
      </w:r>
      <w:r w:rsidR="001D7143">
        <w:t xml:space="preserve">up doing more harm rather than good. </w:t>
      </w:r>
      <w:r w:rsidR="00C66336">
        <w:t xml:space="preserve">Dodd and Freddie </w:t>
      </w:r>
      <w:r w:rsidR="00054B20">
        <w:t xml:space="preserve">need one another </w:t>
      </w:r>
      <w:r w:rsidR="00430C09">
        <w:t>but their need destroyed both characters</w:t>
      </w:r>
      <w:r w:rsidR="00054B20">
        <w:t xml:space="preserve">. </w:t>
      </w:r>
      <w:r w:rsidR="00202114">
        <w:t xml:space="preserve"> </w:t>
      </w:r>
      <w:r w:rsidR="0083343C">
        <w:t xml:space="preserve"> </w:t>
      </w:r>
      <w:r w:rsidR="00C85A57">
        <w:t xml:space="preserve"> </w:t>
      </w:r>
      <w:r w:rsidR="00C022A8">
        <w:t xml:space="preserve"> </w:t>
      </w:r>
      <w:r w:rsidR="00944219">
        <w:t xml:space="preserve"> </w:t>
      </w:r>
      <w:r w:rsidR="000D2009">
        <w:t xml:space="preserve"> </w:t>
      </w:r>
    </w:p>
    <w:p w14:paraId="315D289A" w14:textId="77777777" w:rsidR="00A07735" w:rsidRDefault="00A07735" w:rsidP="00E85336"/>
    <w:p w14:paraId="5DEB7675" w14:textId="77777777" w:rsidR="00A07735" w:rsidRDefault="00A07735" w:rsidP="00E85336"/>
    <w:p w14:paraId="2D2C5087" w14:textId="77777777" w:rsidR="00A07735" w:rsidRDefault="00A07735" w:rsidP="00E85336"/>
    <w:p w14:paraId="181A25B5" w14:textId="77777777" w:rsidR="00A07735" w:rsidRDefault="00A07735" w:rsidP="00E85336"/>
    <w:p w14:paraId="3E25625A" w14:textId="77777777" w:rsidR="00A07735" w:rsidRDefault="00A07735" w:rsidP="00E85336"/>
    <w:p w14:paraId="3B3AE91E" w14:textId="77777777" w:rsidR="00A07735" w:rsidRDefault="00A07735" w:rsidP="00E85336"/>
    <w:p w14:paraId="5E0DF63E" w14:textId="77777777" w:rsidR="00A07735" w:rsidRDefault="00A07735" w:rsidP="00E85336"/>
    <w:p w14:paraId="58AC9A43" w14:textId="77777777" w:rsidR="00A07735" w:rsidRDefault="00A07735" w:rsidP="00E85336"/>
    <w:p w14:paraId="70A6F233" w14:textId="77777777" w:rsidR="00A07735" w:rsidRDefault="00A07735" w:rsidP="00E85336"/>
    <w:p w14:paraId="4FA68404" w14:textId="77777777" w:rsidR="00A07735" w:rsidRDefault="00A07735" w:rsidP="00E85336"/>
    <w:p w14:paraId="42236019" w14:textId="77777777" w:rsidR="00A07735" w:rsidRDefault="00A07735" w:rsidP="00E85336"/>
    <w:p w14:paraId="622A8655" w14:textId="77777777" w:rsidR="00A07735" w:rsidRDefault="00A07735" w:rsidP="00E85336"/>
    <w:p w14:paraId="14705043" w14:textId="77777777" w:rsidR="00A07735" w:rsidRDefault="00A07735" w:rsidP="00E85336"/>
    <w:p w14:paraId="33C3C49A" w14:textId="77777777" w:rsidR="00A07735" w:rsidRDefault="00A07735" w:rsidP="00E85336"/>
    <w:p w14:paraId="785A0C80" w14:textId="77777777" w:rsidR="00A07735" w:rsidRDefault="00A07735" w:rsidP="00E85336"/>
    <w:p w14:paraId="319E926C" w14:textId="77777777" w:rsidR="00A07735" w:rsidRDefault="00A07735" w:rsidP="00E85336"/>
    <w:p w14:paraId="2B63FFE5" w14:textId="77777777" w:rsidR="00A07735" w:rsidRDefault="00A07735" w:rsidP="00E85336"/>
    <w:p w14:paraId="365CB2AF" w14:textId="77777777" w:rsidR="00A07735" w:rsidRPr="00A07735" w:rsidRDefault="001D0FA5" w:rsidP="00A07735">
      <w:pPr>
        <w:ind w:firstLine="0"/>
        <w:rPr>
          <w:b/>
        </w:rPr>
      </w:pPr>
      <w:r w:rsidRPr="00A07735">
        <w:rPr>
          <w:b/>
        </w:rPr>
        <w:lastRenderedPageBreak/>
        <w:t>Work Cited</w:t>
      </w:r>
    </w:p>
    <w:p w14:paraId="1D3FA9C9" w14:textId="77777777" w:rsidR="00A07735" w:rsidRPr="00A07735" w:rsidRDefault="001D0FA5" w:rsidP="00A0773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07735">
        <w:rPr>
          <w:rFonts w:ascii="Times New Roman" w:hAnsi="Times New Roman" w:cs="Times New Roman"/>
          <w:i/>
          <w:iCs/>
        </w:rPr>
        <w:t>THE MASTER Review. THE MASTER Stars Joaquin Phoenix, Philip Seymour Hoffman, and Amy Adams | Collider</w:t>
      </w:r>
      <w:r w:rsidRPr="00A07735">
        <w:rPr>
          <w:rFonts w:ascii="Times New Roman" w:hAnsi="Times New Roman" w:cs="Times New Roman"/>
        </w:rPr>
        <w:t>. https://collider.com/the-master-review/. Accessed 3 Dec. 2019.</w:t>
      </w:r>
    </w:p>
    <w:p w14:paraId="2E613F10" w14:textId="77777777" w:rsidR="00A07735" w:rsidRPr="00E85336" w:rsidRDefault="001D0FA5" w:rsidP="00E85336">
      <w:r>
        <w:fldChar w:fldCharType="end"/>
      </w:r>
    </w:p>
    <w:sectPr w:rsidR="00A07735" w:rsidRPr="00E85336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B0F517" w14:textId="77777777" w:rsidR="00C50652" w:rsidRDefault="00C50652">
      <w:pPr>
        <w:spacing w:line="240" w:lineRule="auto"/>
      </w:pPr>
      <w:r>
        <w:separator/>
      </w:r>
    </w:p>
  </w:endnote>
  <w:endnote w:type="continuationSeparator" w:id="0">
    <w:p w14:paraId="6F4D0681" w14:textId="77777777" w:rsidR="00C50652" w:rsidRDefault="00C5065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744DD5" w14:textId="77777777" w:rsidR="00C50652" w:rsidRDefault="00C50652">
      <w:pPr>
        <w:spacing w:line="240" w:lineRule="auto"/>
      </w:pPr>
      <w:r>
        <w:separator/>
      </w:r>
    </w:p>
  </w:footnote>
  <w:footnote w:type="continuationSeparator" w:id="0">
    <w:p w14:paraId="0D1C8EE7" w14:textId="77777777" w:rsidR="00C50652" w:rsidRDefault="00C5065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681B3" w14:textId="77777777" w:rsidR="00E614DD" w:rsidRDefault="00C50652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30C09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E6AAE7" w14:textId="77777777" w:rsidR="00E614DD" w:rsidRDefault="00C50652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90503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235E352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E8D4C926" w:tentative="1">
      <w:start w:val="1"/>
      <w:numFmt w:val="lowerLetter"/>
      <w:lvlText w:val="%2."/>
      <w:lvlJc w:val="left"/>
      <w:pPr>
        <w:ind w:left="2160" w:hanging="360"/>
      </w:pPr>
    </w:lvl>
    <w:lvl w:ilvl="2" w:tplc="36A60CE2" w:tentative="1">
      <w:start w:val="1"/>
      <w:numFmt w:val="lowerRoman"/>
      <w:lvlText w:val="%3."/>
      <w:lvlJc w:val="right"/>
      <w:pPr>
        <w:ind w:left="2880" w:hanging="180"/>
      </w:pPr>
    </w:lvl>
    <w:lvl w:ilvl="3" w:tplc="92EE3BDA" w:tentative="1">
      <w:start w:val="1"/>
      <w:numFmt w:val="decimal"/>
      <w:lvlText w:val="%4."/>
      <w:lvlJc w:val="left"/>
      <w:pPr>
        <w:ind w:left="3600" w:hanging="360"/>
      </w:pPr>
    </w:lvl>
    <w:lvl w:ilvl="4" w:tplc="9BDCBAE8" w:tentative="1">
      <w:start w:val="1"/>
      <w:numFmt w:val="lowerLetter"/>
      <w:lvlText w:val="%5."/>
      <w:lvlJc w:val="left"/>
      <w:pPr>
        <w:ind w:left="4320" w:hanging="360"/>
      </w:pPr>
    </w:lvl>
    <w:lvl w:ilvl="5" w:tplc="F75298BC" w:tentative="1">
      <w:start w:val="1"/>
      <w:numFmt w:val="lowerRoman"/>
      <w:lvlText w:val="%6."/>
      <w:lvlJc w:val="right"/>
      <w:pPr>
        <w:ind w:left="5040" w:hanging="180"/>
      </w:pPr>
    </w:lvl>
    <w:lvl w:ilvl="6" w:tplc="D9E814B0" w:tentative="1">
      <w:start w:val="1"/>
      <w:numFmt w:val="decimal"/>
      <w:lvlText w:val="%7."/>
      <w:lvlJc w:val="left"/>
      <w:pPr>
        <w:ind w:left="5760" w:hanging="360"/>
      </w:pPr>
    </w:lvl>
    <w:lvl w:ilvl="7" w:tplc="21FC3536" w:tentative="1">
      <w:start w:val="1"/>
      <w:numFmt w:val="lowerLetter"/>
      <w:lvlText w:val="%8."/>
      <w:lvlJc w:val="left"/>
      <w:pPr>
        <w:ind w:left="6480" w:hanging="360"/>
      </w:pPr>
    </w:lvl>
    <w:lvl w:ilvl="8" w:tplc="B630FEB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11DAA"/>
    <w:rsid w:val="000166A4"/>
    <w:rsid w:val="00040CBB"/>
    <w:rsid w:val="00044134"/>
    <w:rsid w:val="00054B20"/>
    <w:rsid w:val="00087F20"/>
    <w:rsid w:val="000B450C"/>
    <w:rsid w:val="000B78C8"/>
    <w:rsid w:val="000D2009"/>
    <w:rsid w:val="001463B2"/>
    <w:rsid w:val="001A4B02"/>
    <w:rsid w:val="001A7377"/>
    <w:rsid w:val="001D0FA5"/>
    <w:rsid w:val="001D7143"/>
    <w:rsid w:val="001F62C0"/>
    <w:rsid w:val="00202114"/>
    <w:rsid w:val="0023732D"/>
    <w:rsid w:val="00245E02"/>
    <w:rsid w:val="002563AC"/>
    <w:rsid w:val="00280875"/>
    <w:rsid w:val="002F6C7E"/>
    <w:rsid w:val="00353B66"/>
    <w:rsid w:val="00364805"/>
    <w:rsid w:val="00430C09"/>
    <w:rsid w:val="004367E6"/>
    <w:rsid w:val="00456604"/>
    <w:rsid w:val="00490503"/>
    <w:rsid w:val="004A2675"/>
    <w:rsid w:val="004C2FA2"/>
    <w:rsid w:val="004F7139"/>
    <w:rsid w:val="005525EB"/>
    <w:rsid w:val="0057093C"/>
    <w:rsid w:val="005D1F41"/>
    <w:rsid w:val="00601420"/>
    <w:rsid w:val="00630993"/>
    <w:rsid w:val="00650E03"/>
    <w:rsid w:val="00691EC1"/>
    <w:rsid w:val="006A6BD3"/>
    <w:rsid w:val="006B6BF3"/>
    <w:rsid w:val="00787DEE"/>
    <w:rsid w:val="007B295E"/>
    <w:rsid w:val="007C53FB"/>
    <w:rsid w:val="0083343C"/>
    <w:rsid w:val="008533C8"/>
    <w:rsid w:val="00880728"/>
    <w:rsid w:val="008A1EAC"/>
    <w:rsid w:val="008B7D18"/>
    <w:rsid w:val="008C3BD6"/>
    <w:rsid w:val="008E55B9"/>
    <w:rsid w:val="008F0FB0"/>
    <w:rsid w:val="008F1104"/>
    <w:rsid w:val="008F1F97"/>
    <w:rsid w:val="008F4052"/>
    <w:rsid w:val="009014F7"/>
    <w:rsid w:val="00912D22"/>
    <w:rsid w:val="00923727"/>
    <w:rsid w:val="00944219"/>
    <w:rsid w:val="00985A65"/>
    <w:rsid w:val="0099658A"/>
    <w:rsid w:val="009D4EB3"/>
    <w:rsid w:val="00A07735"/>
    <w:rsid w:val="00AC1D96"/>
    <w:rsid w:val="00B13D1B"/>
    <w:rsid w:val="00B30DB2"/>
    <w:rsid w:val="00B4612F"/>
    <w:rsid w:val="00B818DF"/>
    <w:rsid w:val="00BA1BAA"/>
    <w:rsid w:val="00C022A8"/>
    <w:rsid w:val="00C33D79"/>
    <w:rsid w:val="00C50652"/>
    <w:rsid w:val="00C66336"/>
    <w:rsid w:val="00C85A57"/>
    <w:rsid w:val="00CD3FEE"/>
    <w:rsid w:val="00CD73AF"/>
    <w:rsid w:val="00D05A7B"/>
    <w:rsid w:val="00D46ADC"/>
    <w:rsid w:val="00D52117"/>
    <w:rsid w:val="00DB0D39"/>
    <w:rsid w:val="00E14005"/>
    <w:rsid w:val="00E26CFA"/>
    <w:rsid w:val="00E453C5"/>
    <w:rsid w:val="00E614DD"/>
    <w:rsid w:val="00E627B4"/>
    <w:rsid w:val="00E75086"/>
    <w:rsid w:val="00E85336"/>
    <w:rsid w:val="00ED1B7A"/>
    <w:rsid w:val="00ED7884"/>
    <w:rsid w:val="00EF5399"/>
    <w:rsid w:val="00F40003"/>
    <w:rsid w:val="00F725CD"/>
    <w:rsid w:val="00F83220"/>
    <w:rsid w:val="00F9444C"/>
    <w:rsid w:val="00FD7B79"/>
    <w:rsid w:val="00FE4D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F200D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9977A6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9977A6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9977A6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9977A6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9977A6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803A31"/>
    <w:rsid w:val="009977A6"/>
    <w:rsid w:val="00FD2113"/>
    <w:rsid w:val="00FE7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75</Words>
  <Characters>2709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2-03T09:22:00Z</dcterms:created>
  <dcterms:modified xsi:type="dcterms:W3CDTF">2019-12-03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9"&gt;&lt;session id="kio5gIer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